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68C9" w:rsidRDefault="0055288D" w:rsidP="007E68C9">
      <w:pPr>
        <w:pStyle w:val="MText"/>
        <w:spacing w:before="240"/>
        <w:ind w:firstLine="0"/>
        <w:jc w:val="center"/>
        <w:rPr>
          <w:lang w:eastAsia="en-US"/>
        </w:rPr>
      </w:pPr>
      <w:r>
        <w:rPr>
          <w:noProof/>
          <w:lang w:val="de-DE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B14616F" wp14:editId="47EAB8B7">
                <wp:simplePos x="0" y="0"/>
                <wp:positionH relativeFrom="column">
                  <wp:posOffset>305171</wp:posOffset>
                </wp:positionH>
                <wp:positionV relativeFrom="paragraph">
                  <wp:posOffset>66675</wp:posOffset>
                </wp:positionV>
                <wp:extent cx="504825" cy="409575"/>
                <wp:effectExtent l="0" t="0" r="0" b="0"/>
                <wp:wrapNone/>
                <wp:docPr id="30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4825" cy="4095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769CF" w:rsidRPr="00A769CF" w:rsidRDefault="00A769CF">
                            <w:pPr>
                              <w:rPr>
                                <w:b/>
                              </w:rPr>
                            </w:pPr>
                            <w:r w:rsidRPr="00A769CF">
                              <w:rPr>
                                <w:b/>
                              </w:rPr>
                              <w:t>(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left:0;text-align:left;margin-left:24.05pt;margin-top:5.25pt;width:39.75pt;height:32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" filled="f" stroked="f">
                <v:textbox>
                  <w:txbxContent>
                    <w:p w:rsidR="00A769CF" w:rsidRPr="00A769CF" w:rsidRDefault="00A769CF">
                      <w:pPr>
                        <w:rPr>
                          <w:b/>
                        </w:rPr>
                      </w:pPr>
                      <w:r w:rsidRPr="00A769CF">
                        <w:rPr>
                          <w:b/>
                        </w:rPr>
                        <w:t>(a)</w:t>
                      </w:r>
                    </w:p>
                  </w:txbxContent>
                </v:textbox>
              </v:shape>
            </w:pict>
          </mc:Fallback>
        </mc:AlternateContent>
      </w:r>
      <w:r w:rsidR="00A769CF">
        <w:rPr>
          <w:noProof/>
          <w:lang w:val="de-DE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2BD12B5" wp14:editId="7A837581">
                <wp:simplePos x="0" y="0"/>
                <wp:positionH relativeFrom="column">
                  <wp:posOffset>6267450</wp:posOffset>
                </wp:positionH>
                <wp:positionV relativeFrom="paragraph">
                  <wp:posOffset>66675</wp:posOffset>
                </wp:positionV>
                <wp:extent cx="504825" cy="409575"/>
                <wp:effectExtent l="0" t="0" r="0" b="0"/>
                <wp:wrapNone/>
                <wp:docPr id="1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4825" cy="4095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769CF" w:rsidRPr="00A769CF" w:rsidRDefault="00A769CF">
                            <w:pPr>
                              <w:rPr>
                                <w:b/>
                              </w:rPr>
                            </w:pPr>
                            <w:r w:rsidRPr="00A769CF">
                              <w:rPr>
                                <w:b/>
                              </w:rPr>
                              <w:t>(</w:t>
                            </w:r>
                            <w:r>
                              <w:rPr>
                                <w:b/>
                              </w:rPr>
                              <w:t>c</w:t>
                            </w:r>
                            <w:r w:rsidRPr="00A769CF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7" type="#_x0000_t202" style="position:absolute;left:0;text-align:left;margin-left:493.5pt;margin-top:5.25pt;width:39.75pt;height:32.2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" filled="f" stroked="f">
                <v:textbox>
                  <w:txbxContent>
                    <w:p w:rsidR="00A769CF" w:rsidRPr="00A769CF" w:rsidRDefault="00A769CF">
                      <w:pPr>
                        <w:rPr>
                          <w:b/>
                        </w:rPr>
                      </w:pPr>
                      <w:r w:rsidRPr="00A769CF">
                        <w:rPr>
                          <w:b/>
                        </w:rPr>
                        <w:t>(</w:t>
                      </w:r>
                      <w:r>
                        <w:rPr>
                          <w:b/>
                        </w:rPr>
                        <w:t>c</w:t>
                      </w:r>
                      <w:r w:rsidRPr="00A769CF"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A769CF">
        <w:rPr>
          <w:noProof/>
          <w:lang w:val="de-DE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03FC835" wp14:editId="49F053C6">
                <wp:simplePos x="0" y="0"/>
                <wp:positionH relativeFrom="column">
                  <wp:posOffset>3743325</wp:posOffset>
                </wp:positionH>
                <wp:positionV relativeFrom="paragraph">
                  <wp:posOffset>66675</wp:posOffset>
                </wp:positionV>
                <wp:extent cx="504825" cy="409575"/>
                <wp:effectExtent l="0" t="0" r="0" b="0"/>
                <wp:wrapNone/>
                <wp:docPr id="1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4825" cy="4095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769CF" w:rsidRPr="00A769CF" w:rsidRDefault="00A769CF">
                            <w:pPr>
                              <w:rPr>
                                <w:b/>
                              </w:rPr>
                            </w:pPr>
                            <w:r w:rsidRPr="00A769CF">
                              <w:rPr>
                                <w:b/>
                              </w:rPr>
                              <w:t>(</w:t>
                            </w:r>
                            <w:r>
                              <w:rPr>
                                <w:b/>
                              </w:rPr>
                              <w:t>b</w:t>
                            </w:r>
                            <w:r w:rsidRPr="00A769CF">
                              <w:rPr>
                                <w:b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left:0;text-align:left;margin-left:294.75pt;margin-top:5.25pt;width:39.75pt;height:32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" filled="f" stroked="f">
                <v:textbox>
                  <w:txbxContent>
                    <w:p w:rsidR="00A769CF" w:rsidRPr="00A769CF" w:rsidRDefault="00A769CF">
                      <w:pPr>
                        <w:rPr>
                          <w:b/>
                        </w:rPr>
                      </w:pPr>
                      <w:r w:rsidRPr="00A769CF">
                        <w:rPr>
                          <w:b/>
                        </w:rPr>
                        <w:t>(</w:t>
                      </w:r>
                      <w:r>
                        <w:rPr>
                          <w:b/>
                        </w:rPr>
                        <w:t>b</w:t>
                      </w:r>
                      <w:r w:rsidRPr="00A769CF">
                        <w:rPr>
                          <w:b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7E68C9" w:rsidRPr="00495CF8">
        <w:rPr>
          <w:noProof/>
        </w:rPr>
        <w:t xml:space="preserve"> </w:t>
      </w:r>
      <w:r w:rsidR="007E68C9" w:rsidRPr="00E637A1">
        <w:rPr>
          <w:noProof/>
          <w:lang w:val="de-DE"/>
        </w:rPr>
        <w:drawing>
          <wp:inline distT="0" distB="0" distL="0" distR="0" wp14:anchorId="23CAA773" wp14:editId="3086BC6C">
            <wp:extent cx="2775005" cy="4382745"/>
            <wp:effectExtent l="0" t="0" r="635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777109" cy="4386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36439">
        <w:rPr>
          <w:noProof/>
          <w:lang w:val="de-DE"/>
        </w:rPr>
        <w:drawing>
          <wp:inline distT="0" distB="0" distL="0" distR="0" wp14:anchorId="3BF74650" wp14:editId="1851450E">
            <wp:extent cx="3099642" cy="3962046"/>
            <wp:effectExtent l="0" t="0" r="5715" b="635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02810" cy="3966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5391C">
        <w:rPr>
          <w:noProof/>
          <w:lang w:val="de-DE"/>
        </w:rPr>
        <w:drawing>
          <wp:inline distT="0" distB="0" distL="0" distR="0" wp14:anchorId="00D2E356" wp14:editId="35680507">
            <wp:extent cx="3030740" cy="3817088"/>
            <wp:effectExtent l="0" t="0" r="0" b="0"/>
            <wp:docPr id="24" name="Grafik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32580" cy="3819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39B" w:rsidRDefault="0055288D" w:rsidP="00FA3C0E">
      <w:pPr>
        <w:pStyle w:val="MTablecaption"/>
        <w:spacing w:after="240"/>
        <w:ind w:left="567" w:right="567"/>
        <w:jc w:val="left"/>
        <w:rPr>
          <w:lang w:eastAsia="en-US"/>
        </w:rPr>
      </w:pPr>
      <w:proofErr w:type="spellStart"/>
      <w:r>
        <w:rPr>
          <w:b/>
        </w:rPr>
        <w:t>Suplementary</w:t>
      </w:r>
      <w:proofErr w:type="spellEnd"/>
      <w:r>
        <w:rPr>
          <w:b/>
        </w:rPr>
        <w:t xml:space="preserve"> Figure</w:t>
      </w:r>
      <w:r w:rsidR="007B56C3">
        <w:rPr>
          <w:b/>
        </w:rPr>
        <w:t xml:space="preserve"> </w:t>
      </w:r>
      <w:r w:rsidR="00A97A5A">
        <w:rPr>
          <w:b/>
        </w:rPr>
        <w:t>S</w:t>
      </w:r>
      <w:r w:rsidR="00982A14">
        <w:rPr>
          <w:b/>
        </w:rPr>
        <w:t>0</w:t>
      </w:r>
      <w:r w:rsidR="00C84911">
        <w:rPr>
          <w:b/>
        </w:rPr>
        <w:t>3</w:t>
      </w:r>
      <w:r w:rsidR="007E68C9">
        <w:rPr>
          <w:b/>
        </w:rPr>
        <w:t xml:space="preserve">. </w:t>
      </w:r>
      <w:r w:rsidR="007E68C9" w:rsidRPr="00CC11D5">
        <w:t>Molecular phylogenetic analysi</w:t>
      </w:r>
      <w:r w:rsidR="007E68C9">
        <w:t>s of: (a)</w:t>
      </w:r>
      <w:r w:rsidR="007B56C3" w:rsidRPr="007B56C3">
        <w:rPr>
          <w:b/>
        </w:rPr>
        <w:t xml:space="preserve"> </w:t>
      </w:r>
      <w:r w:rsidR="007E68C9" w:rsidRPr="0011235D">
        <w:rPr>
          <w:b/>
        </w:rPr>
        <w:t xml:space="preserve">ORF1.242nt  </w:t>
      </w:r>
      <w:r w:rsidR="007E68C9" w:rsidRPr="00CC11D5">
        <w:rPr>
          <w:b/>
        </w:rPr>
        <w:t>(</w:t>
      </w:r>
      <w:r w:rsidR="00193FE4">
        <w:rPr>
          <w:b/>
        </w:rPr>
        <w:t>left</w:t>
      </w:r>
      <w:r w:rsidR="007E68C9" w:rsidRPr="00CC11D5">
        <w:rPr>
          <w:b/>
        </w:rPr>
        <w:t>):</w:t>
      </w:r>
      <w:r w:rsidR="007E68C9">
        <w:t xml:space="preserve"> </w:t>
      </w:r>
      <w:r w:rsidR="007E68C9" w:rsidRPr="0011235D">
        <w:t xml:space="preserve">294 </w:t>
      </w:r>
      <w:r w:rsidR="007E68C9">
        <w:t xml:space="preserve">partial </w:t>
      </w:r>
      <w:r w:rsidR="007E68C9" w:rsidRPr="0011235D">
        <w:t>HEV-3 genome sequences s</w:t>
      </w:r>
      <w:r w:rsidR="007E68C9">
        <w:t>p</w:t>
      </w:r>
      <w:r w:rsidR="00FA3C0E">
        <w:t xml:space="preserve">anning the region </w:t>
      </w:r>
      <w:r w:rsidR="007E68C9">
        <w:t xml:space="preserve">125-366 </w:t>
      </w:r>
      <w:proofErr w:type="spellStart"/>
      <w:r w:rsidR="007E68C9">
        <w:t>nt</w:t>
      </w:r>
      <w:proofErr w:type="spellEnd"/>
      <w:r w:rsidR="007E68C9" w:rsidRPr="0011235D">
        <w:t xml:space="preserve"> </w:t>
      </w:r>
      <w:r w:rsidR="007E68C9">
        <w:t>i</w:t>
      </w:r>
      <w:r w:rsidR="007E68C9" w:rsidRPr="0011235D">
        <w:t>nclud</w:t>
      </w:r>
      <w:r w:rsidR="007E68C9">
        <w:t>ing</w:t>
      </w:r>
      <w:r w:rsidR="007E68C9" w:rsidRPr="0011235D">
        <w:t xml:space="preserve"> all the sequences from figure 2 </w:t>
      </w:r>
      <w:r w:rsidR="007E68C9">
        <w:t xml:space="preserve">in </w:t>
      </w:r>
      <w:r w:rsidR="007E68C9">
        <w:fldChar w:fldCharType="begin"/>
      </w:r>
      <w:r w:rsidR="007E68C9">
        <w:instrText xml:space="preserve"> ADDIN EN.CITE &lt;EndNote&gt;&lt;Cite&gt;&lt;Author&gt;Lu&lt;/Author&gt;&lt;Year&gt;2006&lt;/Year&gt;&lt;RecNum&gt;85&lt;/RecNum&gt;&lt;DisplayText&gt;[32]&lt;/DisplayText&gt;&lt;record&gt;&lt;rec-number&gt;85&lt;/rec-number&gt;&lt;foreign-keys&gt;&lt;key app="EN" db-id="0fsptaa2awa2t9ef2r3v5tzlpxaa0svappee" timestamp="1358848828"&gt;85&lt;/key&gt;&lt;/foreign-keys&gt;&lt;ref-type name="Journal Article"&gt;17&lt;/ref-type&gt;&lt;contributors&gt;&lt;authors&gt;&lt;author&gt;Lu, Ling&lt;/author&gt;&lt;author&gt;Li, Chunhua&lt;/author&gt;&lt;author&gt;Hagedorn, Curt H&lt;/author&gt;&lt;/authors&gt;&lt;/contributors&gt;&lt;titles&gt;&lt;title&gt;Phylogenetic analysis of global hepatitis E virus sequences: genetic diversity, subtypes and zoonosis.&lt;/title&gt;&lt;secondary-title&gt;Reviews in medical virology&lt;/secondary-title&gt;&lt;/titles&gt;&lt;periodical&gt;&lt;full-title&gt;Reviews in medical virology&lt;/full-title&gt;&lt;/periodical&gt;&lt;pages&gt;5-36&lt;/pages&gt;&lt;volume&gt;16&lt;/volume&gt;&lt;keywords&gt;&lt;keyword&gt;Animals&lt;/keyword&gt;&lt;keyword&gt;Genetic Variation&lt;/keyword&gt;&lt;keyword&gt;Genome&lt;/keyword&gt;&lt;keyword&gt;Genotype&lt;/keyword&gt;&lt;keyword&gt;Geography&lt;/keyword&gt;&lt;keyword&gt;Hepatitis E&lt;/keyword&gt;&lt;keyword&gt;Hepatitis E virus&lt;/keyword&gt;&lt;keyword&gt;Hepatitis E virus: classification&lt;/keyword&gt;&lt;keyword&gt;Hepatitis E virus: genetics&lt;/keyword&gt;&lt;keyword&gt;Hepatitis E virus: isolation &amp;amp; purification&lt;/keyword&gt;&lt;keyword&gt;Hepatitis E: virology&lt;/keyword&gt;&lt;keyword&gt;Humans&lt;/keyword&gt;&lt;keyword&gt;Phylogeny&lt;/keyword&gt;&lt;keyword&gt;Swine&lt;/keyword&gt;&lt;keyword&gt;Swine: virology&lt;/keyword&gt;&lt;keyword&gt;Viral&lt;/keyword&gt;&lt;keyword&gt;Zoonoses&lt;/keyword&gt;&lt;keyword&gt;Zoonoses: virology&lt;/keyword&gt;&lt;/keywords&gt;&lt;dates&gt;&lt;year&gt;2006&lt;/year&gt;&lt;/dates&gt;&lt;accession-num&gt;16175650&lt;/accession-num&gt;&lt;label&gt;AVR-HEVg3;Genotype;Genotype 3;HEV;Phylogenetic;Subtype;printed&lt;/label&gt;&lt;urls&gt;&lt;/urls&gt;&lt;electronic-resource-num&gt;10.1002/rmv.482&lt;/electronic-resource-num&gt;&lt;/record&gt;&lt;/Cite&gt;&lt;/EndNote&gt;</w:instrText>
      </w:r>
      <w:r w:rsidR="007E68C9">
        <w:fldChar w:fldCharType="separate"/>
      </w:r>
      <w:r w:rsidR="007E68C9">
        <w:rPr>
          <w:noProof/>
        </w:rPr>
        <w:t>[</w:t>
      </w:r>
      <w:hyperlink w:anchor="_ENREF_32" w:tooltip="Lu, 2006 #85" w:history="1">
        <w:r w:rsidR="007E68C9">
          <w:rPr>
            <w:noProof/>
          </w:rPr>
          <w:t>32</w:t>
        </w:r>
      </w:hyperlink>
      <w:r w:rsidR="007E68C9">
        <w:rPr>
          <w:noProof/>
        </w:rPr>
        <w:t>]</w:t>
      </w:r>
      <w:r w:rsidR="007E68C9">
        <w:fldChar w:fldCharType="end"/>
      </w:r>
      <w:r w:rsidR="007E68C9">
        <w:t>, a large number of European sequences, partial sequences from animal</w:t>
      </w:r>
      <w:r w:rsidR="00FA3C0E">
        <w:t>s</w:t>
      </w:r>
      <w:r w:rsidR="007E68C9">
        <w:t xml:space="preserve"> WS34-10: (●) </w:t>
      </w:r>
      <w:r w:rsidR="007E68C9" w:rsidRPr="00495CF8">
        <w:t>JQ807489</w:t>
      </w:r>
      <w:r w:rsidR="00FA3C0E">
        <w:t>, and</w:t>
      </w:r>
      <w:r w:rsidR="007E68C9">
        <w:t xml:space="preserve"> (●) </w:t>
      </w:r>
      <w:r w:rsidR="007E68C9" w:rsidRPr="00BE4EFD">
        <w:t>JQ807482</w:t>
      </w:r>
      <w:r w:rsidR="007E68C9">
        <w:t xml:space="preserve">,  and </w:t>
      </w:r>
      <w:r w:rsidR="007E68C9" w:rsidRPr="0047278C">
        <w:t>stool pool</w:t>
      </w:r>
      <w:r w:rsidR="007E68C9">
        <w:t xml:space="preserve">s from </w:t>
      </w:r>
      <w:r w:rsidR="007E68C9" w:rsidRPr="0047278C">
        <w:t>Netherlands</w:t>
      </w:r>
      <w:r w:rsidR="007E68C9">
        <w:t xml:space="preserve">:  3c (▲) </w:t>
      </w:r>
      <w:r w:rsidR="007E68C9" w:rsidRPr="00E637A1">
        <w:t>NLSW36</w:t>
      </w:r>
      <w:r w:rsidR="007E68C9">
        <w:t xml:space="preserve"> and  </w:t>
      </w:r>
      <w:r w:rsidR="007E68C9" w:rsidRPr="00106069">
        <w:t xml:space="preserve">NLSW105 </w:t>
      </w:r>
      <w:r w:rsidR="007E68C9">
        <w:t>and 3c+3f: (▼)</w:t>
      </w:r>
      <w:r w:rsidR="007E68C9" w:rsidRPr="00E637A1">
        <w:t>NLSW</w:t>
      </w:r>
      <w:r w:rsidR="007E68C9">
        <w:t xml:space="preserve">20 and  </w:t>
      </w:r>
      <w:r w:rsidR="007E68C9" w:rsidRPr="00106069">
        <w:t>NLSW</w:t>
      </w:r>
      <w:r w:rsidR="00193FE4">
        <w:t>99 [see discussion]; (b)</w:t>
      </w:r>
      <w:r w:rsidR="007E68C9">
        <w:t xml:space="preserve"> </w:t>
      </w:r>
      <w:r w:rsidR="00193FE4" w:rsidRPr="00B4032B">
        <w:rPr>
          <w:b/>
        </w:rPr>
        <w:t xml:space="preserve">ORF2.280nt </w:t>
      </w:r>
      <w:r w:rsidR="00193FE4">
        <w:rPr>
          <w:b/>
        </w:rPr>
        <w:t>(center</w:t>
      </w:r>
      <w:r w:rsidR="00193FE4" w:rsidRPr="00CC11D5">
        <w:rPr>
          <w:b/>
        </w:rPr>
        <w:t>):</w:t>
      </w:r>
      <w:r w:rsidR="00193FE4">
        <w:t xml:space="preserve"> 665</w:t>
      </w:r>
      <w:r w:rsidR="00193FE4" w:rsidRPr="00112398">
        <w:t xml:space="preserve"> </w:t>
      </w:r>
      <w:r w:rsidR="00193FE4">
        <w:t xml:space="preserve">partial </w:t>
      </w:r>
      <w:r w:rsidR="00193FE4" w:rsidRPr="00112398">
        <w:t>HEV</w:t>
      </w:r>
      <w:r w:rsidR="00193FE4">
        <w:t>-3</w:t>
      </w:r>
      <w:r w:rsidR="00193FE4" w:rsidRPr="00112398">
        <w:t xml:space="preserve"> genome</w:t>
      </w:r>
      <w:r w:rsidR="00193FE4">
        <w:t xml:space="preserve"> </w:t>
      </w:r>
      <w:r w:rsidR="00193FE4" w:rsidRPr="00112398">
        <w:t>s</w:t>
      </w:r>
      <w:r w:rsidR="00193FE4">
        <w:t xml:space="preserve">equences spanning the region </w:t>
      </w:r>
      <w:r w:rsidR="00193FE4" w:rsidRPr="00E26112">
        <w:t>6017-6296</w:t>
      </w:r>
      <w:r w:rsidR="00193FE4">
        <w:t xml:space="preserve"> </w:t>
      </w:r>
      <w:proofErr w:type="spellStart"/>
      <w:r w:rsidR="00193FE4" w:rsidRPr="00F81319">
        <w:t>nt</w:t>
      </w:r>
      <w:proofErr w:type="spellEnd"/>
      <w:r w:rsidR="00193FE4">
        <w:t xml:space="preserve"> including near 500 sequences from England and Wales (</w:t>
      </w:r>
      <w:proofErr w:type="spellStart"/>
      <w:r w:rsidR="00193FE4">
        <w:t>Ijaz</w:t>
      </w:r>
      <w:proofErr w:type="spellEnd"/>
      <w:r w:rsidR="00193FE4">
        <w:t xml:space="preserve"> et. al 2014),  and</w:t>
      </w:r>
      <w:r w:rsidR="00FA3C0E">
        <w:t xml:space="preserve"> from the same</w:t>
      </w:r>
      <w:r w:rsidR="00193FE4">
        <w:t xml:space="preserve"> </w:t>
      </w:r>
      <w:r w:rsidR="00193FE4" w:rsidRPr="0047278C">
        <w:t>stool pool</w:t>
      </w:r>
      <w:r w:rsidR="00193FE4">
        <w:t xml:space="preserve">s from </w:t>
      </w:r>
      <w:r w:rsidR="00193FE4" w:rsidRPr="0047278C">
        <w:t>Netherlands</w:t>
      </w:r>
      <w:r w:rsidR="00FA3C0E">
        <w:t xml:space="preserve">:  </w:t>
      </w:r>
      <w:r w:rsidR="00193FE4">
        <w:t xml:space="preserve"> (▲)</w:t>
      </w:r>
      <w:r w:rsidR="00FA3C0E">
        <w:t xml:space="preserve"> and</w:t>
      </w:r>
      <w:r w:rsidR="00193FE4">
        <w:t xml:space="preserve"> (▼); (c) </w:t>
      </w:r>
      <w:r w:rsidR="00193FE4" w:rsidRPr="00010198">
        <w:rPr>
          <w:b/>
        </w:rPr>
        <w:t>ORF2.241n</w:t>
      </w:r>
      <w:r w:rsidR="00193FE4">
        <w:rPr>
          <w:b/>
        </w:rPr>
        <w:t>t</w:t>
      </w:r>
      <w:r w:rsidR="00193FE4" w:rsidRPr="00010198">
        <w:rPr>
          <w:b/>
        </w:rPr>
        <w:t xml:space="preserve"> </w:t>
      </w:r>
      <w:r w:rsidR="00193FE4" w:rsidRPr="00CC11D5">
        <w:rPr>
          <w:b/>
        </w:rPr>
        <w:t>(</w:t>
      </w:r>
      <w:r w:rsidR="00193FE4">
        <w:rPr>
          <w:b/>
        </w:rPr>
        <w:t>right</w:t>
      </w:r>
      <w:r w:rsidR="00193FE4" w:rsidRPr="00CC11D5">
        <w:rPr>
          <w:b/>
        </w:rPr>
        <w:t>):</w:t>
      </w:r>
      <w:r w:rsidR="00193FE4">
        <w:t xml:space="preserve"> 15</w:t>
      </w:r>
      <w:r w:rsidR="00193FE4" w:rsidRPr="00AB4395">
        <w:t xml:space="preserve">6 </w:t>
      </w:r>
      <w:r w:rsidR="00193FE4">
        <w:t xml:space="preserve">partial </w:t>
      </w:r>
      <w:r w:rsidR="00193FE4" w:rsidRPr="00AB4395">
        <w:t>HEV-3 genome sequences sp</w:t>
      </w:r>
      <w:r w:rsidR="00193FE4">
        <w:t>anning the region</w:t>
      </w:r>
      <w:r w:rsidR="00193FE4" w:rsidRPr="00010198">
        <w:t xml:space="preserve"> </w:t>
      </w:r>
      <w:r w:rsidR="00193FE4" w:rsidRPr="009D26A8">
        <w:t>5596-5836</w:t>
      </w:r>
      <w:r w:rsidR="00193FE4">
        <w:t xml:space="preserve"> </w:t>
      </w:r>
      <w:r w:rsidR="00193FE4" w:rsidRPr="00AB4395">
        <w:t>nt</w:t>
      </w:r>
      <w:r w:rsidR="00FA3C0E">
        <w:rPr>
          <w:bCs/>
        </w:rPr>
        <w:t>.</w:t>
      </w:r>
      <w:r w:rsidR="00193FE4">
        <w:rPr>
          <w:bCs/>
        </w:rPr>
        <w:t xml:space="preserve"> </w:t>
      </w:r>
      <w:r w:rsidR="007E68C9">
        <w:t xml:space="preserve"> </w:t>
      </w:r>
      <w:r w:rsidR="007E68C9" w:rsidRPr="00956FB6">
        <w:t xml:space="preserve">Detailed view of </w:t>
      </w:r>
      <w:r w:rsidR="007E68C9">
        <w:t xml:space="preserve">all </w:t>
      </w:r>
      <w:r w:rsidR="007E68C9" w:rsidRPr="00956FB6">
        <w:t xml:space="preserve">the sequences used can be seen in </w:t>
      </w:r>
      <w:bookmarkStart w:id="0" w:name="_GoBack"/>
      <w:r w:rsidR="00A97A5A">
        <w:t>S</w:t>
      </w:r>
      <w:r w:rsidR="007E68C9" w:rsidRPr="00956FB6">
        <w:t xml:space="preserve">upplementary </w:t>
      </w:r>
      <w:r w:rsidR="00A97A5A">
        <w:t>F</w:t>
      </w:r>
      <w:r w:rsidR="00FA3C0E">
        <w:t>igure</w:t>
      </w:r>
      <w:r w:rsidR="00A97A5A">
        <w:t>s</w:t>
      </w:r>
      <w:r w:rsidR="00FA3C0E">
        <w:t xml:space="preserve"> </w:t>
      </w:r>
      <w:r w:rsidR="00A97A5A">
        <w:t>S</w:t>
      </w:r>
      <w:r w:rsidR="002E4D5A">
        <w:t>04</w:t>
      </w:r>
      <w:r w:rsidR="00FA3C0E">
        <w:t xml:space="preserve">, </w:t>
      </w:r>
      <w:r w:rsidR="00A97A5A">
        <w:t>S</w:t>
      </w:r>
      <w:r w:rsidR="002E4D5A">
        <w:t>05</w:t>
      </w:r>
      <w:r w:rsidR="00FA3C0E">
        <w:t xml:space="preserve"> and </w:t>
      </w:r>
      <w:r w:rsidR="00A97A5A">
        <w:t>S</w:t>
      </w:r>
      <w:r w:rsidR="002E4D5A">
        <w:t>06</w:t>
      </w:r>
      <w:r w:rsidR="00FA3C0E">
        <w:t xml:space="preserve"> respectively</w:t>
      </w:r>
      <w:r w:rsidR="00D06B37">
        <w:t>.</w:t>
      </w:r>
      <w:bookmarkEnd w:id="0"/>
    </w:p>
    <w:sectPr w:rsidR="00CC239B" w:rsidSect="00FA3C0E">
      <w:headerReference w:type="default" r:id="rId12"/>
      <w:footerReference w:type="default" r:id="rId13"/>
      <w:pgSz w:w="16834" w:h="11913" w:orient="landscape"/>
      <w:pgMar w:top="992" w:right="992" w:bottom="992" w:left="992" w:header="851" w:footer="567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437F5" w:rsidRDefault="005437F5" w:rsidP="00D45234">
      <w:pPr>
        <w:spacing w:line="240" w:lineRule="auto"/>
      </w:pPr>
      <w:r>
        <w:separator/>
      </w:r>
    </w:p>
  </w:endnote>
  <w:endnote w:type="continuationSeparator" w:id="0">
    <w:p w:rsidR="005437F5" w:rsidRDefault="005437F5" w:rsidP="00D4523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437F5" w:rsidRDefault="005437F5">
    <w:pPr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437F5" w:rsidRDefault="005437F5" w:rsidP="00D45234">
      <w:pPr>
        <w:spacing w:line="240" w:lineRule="auto"/>
      </w:pPr>
      <w:r w:rsidRPr="00D45234">
        <w:separator/>
      </w:r>
    </w:p>
  </w:footnote>
  <w:footnote w:type="continuationSeparator" w:id="0">
    <w:p w:rsidR="005437F5" w:rsidRDefault="005437F5" w:rsidP="00D4523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437F5" w:rsidRDefault="005437F5">
    <w:pPr>
      <w:pStyle w:val="Kopfzeile"/>
      <w:tabs>
        <w:tab w:val="clear" w:pos="4320"/>
        <w:tab w:val="clear" w:pos="8640"/>
        <w:tab w:val="right" w:pos="9929"/>
      </w:tabs>
    </w:pPr>
    <w:r>
      <w:rPr>
        <w:i/>
      </w:rPr>
      <w:t>Viruses</w:t>
    </w:r>
    <w:r>
      <w:rPr>
        <w:iCs/>
        <w:lang w:val="fr-FR"/>
      </w:rPr>
      <w:t xml:space="preserve"> </w:t>
    </w:r>
    <w:r>
      <w:rPr>
        <w:b/>
        <w:bCs/>
        <w:iCs/>
        <w:lang w:val="fr-FR"/>
      </w:rPr>
      <w:t>201</w:t>
    </w:r>
    <w:r>
      <w:rPr>
        <w:rFonts w:eastAsia="SimSun"/>
        <w:b/>
        <w:bCs/>
        <w:iCs/>
        <w:lang w:val="fr-FR" w:eastAsia="zh-CN"/>
      </w:rPr>
      <w:t>5</w:t>
    </w:r>
    <w:r>
      <w:rPr>
        <w:iCs/>
        <w:lang w:val="fr-FR"/>
      </w:rPr>
      <w:t xml:space="preserve">, </w:t>
    </w:r>
    <w:r>
      <w:rPr>
        <w:rFonts w:eastAsia="SimSun"/>
        <w:i/>
        <w:iCs/>
        <w:lang w:val="fr-FR" w:eastAsia="zh-CN"/>
      </w:rPr>
      <w:t>7</w:t>
    </w:r>
    <w:r>
      <w:rPr>
        <w:b/>
      </w:rPr>
      <w:tab/>
    </w:r>
    <w:r>
      <w:rPr>
        <w:b/>
      </w:rPr>
      <w:fldChar w:fldCharType="begin"/>
    </w:r>
    <w:r>
      <w:rPr>
        <w:b/>
      </w:rPr>
      <w:instrText xml:space="preserve"> PAGE </w:instrText>
    </w:r>
    <w:r>
      <w:rPr>
        <w:b/>
      </w:rPr>
      <w:fldChar w:fldCharType="separate"/>
    </w:r>
    <w:r w:rsidR="00FA3C0E">
      <w:rPr>
        <w:b/>
        <w:noProof/>
      </w:rPr>
      <w:t>2</w:t>
    </w:r>
    <w:r>
      <w:rPr>
        <w:b/>
      </w:rPr>
      <w:fldChar w:fldCharType="end"/>
    </w:r>
  </w:p>
  <w:p w:rsidR="005437F5" w:rsidRDefault="005437F5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247273B"/>
    <w:multiLevelType w:val="hybridMultilevel"/>
    <w:tmpl w:val="8C44735E"/>
    <w:lvl w:ilvl="0" w:tplc="1D324DAE">
      <w:start w:val="1"/>
      <w:numFmt w:val="decimal"/>
      <w:lvlText w:val="%1."/>
      <w:lvlJc w:val="left"/>
      <w:pPr>
        <w:ind w:left="570" w:hanging="57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2D5679A9"/>
    <w:multiLevelType w:val="hybridMultilevel"/>
    <w:tmpl w:val="1C8ED9F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709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DP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A021C"/>
    <w:rsid w:val="00001E9D"/>
    <w:rsid w:val="00010198"/>
    <w:rsid w:val="00012AA3"/>
    <w:rsid w:val="000142D5"/>
    <w:rsid w:val="00036439"/>
    <w:rsid w:val="00040C6B"/>
    <w:rsid w:val="00042493"/>
    <w:rsid w:val="000460C4"/>
    <w:rsid w:val="00061632"/>
    <w:rsid w:val="0006269A"/>
    <w:rsid w:val="00070797"/>
    <w:rsid w:val="00070994"/>
    <w:rsid w:val="000720B8"/>
    <w:rsid w:val="00076F2F"/>
    <w:rsid w:val="00080290"/>
    <w:rsid w:val="00083E0A"/>
    <w:rsid w:val="00084D03"/>
    <w:rsid w:val="000856BE"/>
    <w:rsid w:val="00085DBC"/>
    <w:rsid w:val="000969F6"/>
    <w:rsid w:val="00097655"/>
    <w:rsid w:val="000A63F8"/>
    <w:rsid w:val="000C1BEF"/>
    <w:rsid w:val="000C1F51"/>
    <w:rsid w:val="000D6964"/>
    <w:rsid w:val="000E0DE6"/>
    <w:rsid w:val="000E4B49"/>
    <w:rsid w:val="000E545F"/>
    <w:rsid w:val="000F0EBF"/>
    <w:rsid w:val="00106069"/>
    <w:rsid w:val="00106C5A"/>
    <w:rsid w:val="0011117B"/>
    <w:rsid w:val="0011235D"/>
    <w:rsid w:val="00112398"/>
    <w:rsid w:val="00121191"/>
    <w:rsid w:val="00121E84"/>
    <w:rsid w:val="00122836"/>
    <w:rsid w:val="00125FD8"/>
    <w:rsid w:val="00146C81"/>
    <w:rsid w:val="00150B2A"/>
    <w:rsid w:val="001531E5"/>
    <w:rsid w:val="00157C51"/>
    <w:rsid w:val="001608D6"/>
    <w:rsid w:val="00167846"/>
    <w:rsid w:val="00182C42"/>
    <w:rsid w:val="00185DAC"/>
    <w:rsid w:val="0018668D"/>
    <w:rsid w:val="00193FE4"/>
    <w:rsid w:val="001967AE"/>
    <w:rsid w:val="001A0E74"/>
    <w:rsid w:val="001A302A"/>
    <w:rsid w:val="001A3979"/>
    <w:rsid w:val="001D6EC1"/>
    <w:rsid w:val="001E5828"/>
    <w:rsid w:val="001E6302"/>
    <w:rsid w:val="001F01F6"/>
    <w:rsid w:val="001F2502"/>
    <w:rsid w:val="001F42E3"/>
    <w:rsid w:val="001F4472"/>
    <w:rsid w:val="002001C1"/>
    <w:rsid w:val="00207530"/>
    <w:rsid w:val="002205DD"/>
    <w:rsid w:val="002250EF"/>
    <w:rsid w:val="00237B27"/>
    <w:rsid w:val="00240E6B"/>
    <w:rsid w:val="00243133"/>
    <w:rsid w:val="002455B1"/>
    <w:rsid w:val="00246A01"/>
    <w:rsid w:val="002576BD"/>
    <w:rsid w:val="0026258B"/>
    <w:rsid w:val="00272E3B"/>
    <w:rsid w:val="00275DBD"/>
    <w:rsid w:val="002802CA"/>
    <w:rsid w:val="00281F7F"/>
    <w:rsid w:val="002934D8"/>
    <w:rsid w:val="002B32BC"/>
    <w:rsid w:val="002C20CB"/>
    <w:rsid w:val="002C4D91"/>
    <w:rsid w:val="002C6D06"/>
    <w:rsid w:val="002D0F14"/>
    <w:rsid w:val="002D4CFA"/>
    <w:rsid w:val="002D7D53"/>
    <w:rsid w:val="002E40F4"/>
    <w:rsid w:val="002E4D5A"/>
    <w:rsid w:val="002F1DF6"/>
    <w:rsid w:val="002F322D"/>
    <w:rsid w:val="00300EA2"/>
    <w:rsid w:val="0030113A"/>
    <w:rsid w:val="00301235"/>
    <w:rsid w:val="0030294E"/>
    <w:rsid w:val="00304594"/>
    <w:rsid w:val="00323F94"/>
    <w:rsid w:val="0032608B"/>
    <w:rsid w:val="003315BB"/>
    <w:rsid w:val="00340E67"/>
    <w:rsid w:val="00343526"/>
    <w:rsid w:val="00343FD3"/>
    <w:rsid w:val="003530B9"/>
    <w:rsid w:val="00354329"/>
    <w:rsid w:val="00355FAC"/>
    <w:rsid w:val="0036167B"/>
    <w:rsid w:val="003677B2"/>
    <w:rsid w:val="0037298C"/>
    <w:rsid w:val="00396542"/>
    <w:rsid w:val="003A4A18"/>
    <w:rsid w:val="003B6A38"/>
    <w:rsid w:val="003C276A"/>
    <w:rsid w:val="003C3627"/>
    <w:rsid w:val="003D2A71"/>
    <w:rsid w:val="003D5196"/>
    <w:rsid w:val="003D7294"/>
    <w:rsid w:val="003E0740"/>
    <w:rsid w:val="003E4278"/>
    <w:rsid w:val="003E5746"/>
    <w:rsid w:val="003F415D"/>
    <w:rsid w:val="003F7637"/>
    <w:rsid w:val="0040197F"/>
    <w:rsid w:val="0042369A"/>
    <w:rsid w:val="00431ED1"/>
    <w:rsid w:val="004325D0"/>
    <w:rsid w:val="0043589A"/>
    <w:rsid w:val="00436455"/>
    <w:rsid w:val="00436A8A"/>
    <w:rsid w:val="00440F0F"/>
    <w:rsid w:val="00453746"/>
    <w:rsid w:val="0045391C"/>
    <w:rsid w:val="00453A64"/>
    <w:rsid w:val="00472343"/>
    <w:rsid w:val="0047278C"/>
    <w:rsid w:val="004730EF"/>
    <w:rsid w:val="00473619"/>
    <w:rsid w:val="0048477D"/>
    <w:rsid w:val="00490CF5"/>
    <w:rsid w:val="00495CF8"/>
    <w:rsid w:val="004A2257"/>
    <w:rsid w:val="004A5D16"/>
    <w:rsid w:val="004A73CC"/>
    <w:rsid w:val="004B5C40"/>
    <w:rsid w:val="004D6A46"/>
    <w:rsid w:val="004D7336"/>
    <w:rsid w:val="004D7810"/>
    <w:rsid w:val="004E14F3"/>
    <w:rsid w:val="004E1DB6"/>
    <w:rsid w:val="004E65FD"/>
    <w:rsid w:val="004F2212"/>
    <w:rsid w:val="00502EDA"/>
    <w:rsid w:val="00511D48"/>
    <w:rsid w:val="00514499"/>
    <w:rsid w:val="00515499"/>
    <w:rsid w:val="0052465A"/>
    <w:rsid w:val="00526042"/>
    <w:rsid w:val="00526247"/>
    <w:rsid w:val="00526F30"/>
    <w:rsid w:val="005361B3"/>
    <w:rsid w:val="00541DCD"/>
    <w:rsid w:val="005420F6"/>
    <w:rsid w:val="005437F5"/>
    <w:rsid w:val="005456CA"/>
    <w:rsid w:val="00550800"/>
    <w:rsid w:val="0055288D"/>
    <w:rsid w:val="005630A1"/>
    <w:rsid w:val="00564D90"/>
    <w:rsid w:val="00575668"/>
    <w:rsid w:val="0058181F"/>
    <w:rsid w:val="00583910"/>
    <w:rsid w:val="00590CC1"/>
    <w:rsid w:val="005930C2"/>
    <w:rsid w:val="005969AF"/>
    <w:rsid w:val="005A0012"/>
    <w:rsid w:val="005B56E9"/>
    <w:rsid w:val="005C24BD"/>
    <w:rsid w:val="005C2670"/>
    <w:rsid w:val="005C3EDB"/>
    <w:rsid w:val="005C4143"/>
    <w:rsid w:val="005C766E"/>
    <w:rsid w:val="005D2D78"/>
    <w:rsid w:val="005D5665"/>
    <w:rsid w:val="005E11AC"/>
    <w:rsid w:val="005E2BD1"/>
    <w:rsid w:val="005F17B0"/>
    <w:rsid w:val="00605BA1"/>
    <w:rsid w:val="00615597"/>
    <w:rsid w:val="006243F1"/>
    <w:rsid w:val="00632A10"/>
    <w:rsid w:val="00637E2C"/>
    <w:rsid w:val="006622D9"/>
    <w:rsid w:val="00666265"/>
    <w:rsid w:val="00676FEB"/>
    <w:rsid w:val="00677993"/>
    <w:rsid w:val="00693AAB"/>
    <w:rsid w:val="0069448E"/>
    <w:rsid w:val="00694F63"/>
    <w:rsid w:val="006A4244"/>
    <w:rsid w:val="006B05D5"/>
    <w:rsid w:val="006B2DAB"/>
    <w:rsid w:val="006C167F"/>
    <w:rsid w:val="006C35E2"/>
    <w:rsid w:val="006E08B7"/>
    <w:rsid w:val="006E2404"/>
    <w:rsid w:val="006F3E3B"/>
    <w:rsid w:val="006F4CDC"/>
    <w:rsid w:val="00707856"/>
    <w:rsid w:val="00712A3B"/>
    <w:rsid w:val="007159DB"/>
    <w:rsid w:val="00725CA7"/>
    <w:rsid w:val="0072650E"/>
    <w:rsid w:val="00733B25"/>
    <w:rsid w:val="00734203"/>
    <w:rsid w:val="00737796"/>
    <w:rsid w:val="0075367C"/>
    <w:rsid w:val="00755BEA"/>
    <w:rsid w:val="00757B7D"/>
    <w:rsid w:val="0076052D"/>
    <w:rsid w:val="00764106"/>
    <w:rsid w:val="007673DC"/>
    <w:rsid w:val="007735C2"/>
    <w:rsid w:val="00790B4C"/>
    <w:rsid w:val="0079368E"/>
    <w:rsid w:val="007A0B0B"/>
    <w:rsid w:val="007A6B21"/>
    <w:rsid w:val="007A7C05"/>
    <w:rsid w:val="007B0F52"/>
    <w:rsid w:val="007B2AAC"/>
    <w:rsid w:val="007B56C3"/>
    <w:rsid w:val="007C4B48"/>
    <w:rsid w:val="007D2169"/>
    <w:rsid w:val="007D4C9C"/>
    <w:rsid w:val="007E07DE"/>
    <w:rsid w:val="007E68C9"/>
    <w:rsid w:val="007F54E6"/>
    <w:rsid w:val="0080383D"/>
    <w:rsid w:val="00804BDF"/>
    <w:rsid w:val="00804F95"/>
    <w:rsid w:val="00806748"/>
    <w:rsid w:val="00811D68"/>
    <w:rsid w:val="00822E62"/>
    <w:rsid w:val="00824F20"/>
    <w:rsid w:val="00825011"/>
    <w:rsid w:val="008317B0"/>
    <w:rsid w:val="008359EF"/>
    <w:rsid w:val="00842A07"/>
    <w:rsid w:val="00846280"/>
    <w:rsid w:val="008530F5"/>
    <w:rsid w:val="00854534"/>
    <w:rsid w:val="00865597"/>
    <w:rsid w:val="0086707B"/>
    <w:rsid w:val="0087045D"/>
    <w:rsid w:val="00871D75"/>
    <w:rsid w:val="00873A0F"/>
    <w:rsid w:val="00874C0D"/>
    <w:rsid w:val="00891EBC"/>
    <w:rsid w:val="00893D78"/>
    <w:rsid w:val="008A0BEB"/>
    <w:rsid w:val="008B054D"/>
    <w:rsid w:val="008B2F0B"/>
    <w:rsid w:val="008C313B"/>
    <w:rsid w:val="008C550B"/>
    <w:rsid w:val="008D3625"/>
    <w:rsid w:val="008D3BEA"/>
    <w:rsid w:val="008D5171"/>
    <w:rsid w:val="008E3F80"/>
    <w:rsid w:val="00902BD1"/>
    <w:rsid w:val="00914A14"/>
    <w:rsid w:val="00917A1B"/>
    <w:rsid w:val="00922D8B"/>
    <w:rsid w:val="009314BD"/>
    <w:rsid w:val="0094363D"/>
    <w:rsid w:val="00954EF1"/>
    <w:rsid w:val="00956FB6"/>
    <w:rsid w:val="0095739C"/>
    <w:rsid w:val="00964289"/>
    <w:rsid w:val="00966C7C"/>
    <w:rsid w:val="0097195E"/>
    <w:rsid w:val="00973991"/>
    <w:rsid w:val="00974F1B"/>
    <w:rsid w:val="009769DB"/>
    <w:rsid w:val="00980AF1"/>
    <w:rsid w:val="00981481"/>
    <w:rsid w:val="009821E1"/>
    <w:rsid w:val="00982A14"/>
    <w:rsid w:val="00990B72"/>
    <w:rsid w:val="009C0609"/>
    <w:rsid w:val="009C5748"/>
    <w:rsid w:val="009D26A8"/>
    <w:rsid w:val="009D64C3"/>
    <w:rsid w:val="009E0F1C"/>
    <w:rsid w:val="009F0956"/>
    <w:rsid w:val="009F3090"/>
    <w:rsid w:val="009F387D"/>
    <w:rsid w:val="009F38E6"/>
    <w:rsid w:val="009F44D8"/>
    <w:rsid w:val="00A02919"/>
    <w:rsid w:val="00A0598F"/>
    <w:rsid w:val="00A067C2"/>
    <w:rsid w:val="00A21BD4"/>
    <w:rsid w:val="00A24745"/>
    <w:rsid w:val="00A474B0"/>
    <w:rsid w:val="00A52882"/>
    <w:rsid w:val="00A61938"/>
    <w:rsid w:val="00A71A4E"/>
    <w:rsid w:val="00A73798"/>
    <w:rsid w:val="00A769CF"/>
    <w:rsid w:val="00A826DD"/>
    <w:rsid w:val="00A864F6"/>
    <w:rsid w:val="00A905F1"/>
    <w:rsid w:val="00A97A5A"/>
    <w:rsid w:val="00AA1ED2"/>
    <w:rsid w:val="00AB3D04"/>
    <w:rsid w:val="00AB4395"/>
    <w:rsid w:val="00AC3783"/>
    <w:rsid w:val="00AD0732"/>
    <w:rsid w:val="00AD0F0D"/>
    <w:rsid w:val="00B01F71"/>
    <w:rsid w:val="00B0560C"/>
    <w:rsid w:val="00B10BD9"/>
    <w:rsid w:val="00B13F41"/>
    <w:rsid w:val="00B1555C"/>
    <w:rsid w:val="00B2169A"/>
    <w:rsid w:val="00B22A61"/>
    <w:rsid w:val="00B3420D"/>
    <w:rsid w:val="00B4032B"/>
    <w:rsid w:val="00B40E29"/>
    <w:rsid w:val="00B5336D"/>
    <w:rsid w:val="00B537C8"/>
    <w:rsid w:val="00B56197"/>
    <w:rsid w:val="00B704D0"/>
    <w:rsid w:val="00B7179F"/>
    <w:rsid w:val="00B7198B"/>
    <w:rsid w:val="00B73BE7"/>
    <w:rsid w:val="00B740C2"/>
    <w:rsid w:val="00B81F98"/>
    <w:rsid w:val="00B9252E"/>
    <w:rsid w:val="00B92F49"/>
    <w:rsid w:val="00BB0C1D"/>
    <w:rsid w:val="00BB7D81"/>
    <w:rsid w:val="00BC20A5"/>
    <w:rsid w:val="00BD0288"/>
    <w:rsid w:val="00BD0F01"/>
    <w:rsid w:val="00BD374C"/>
    <w:rsid w:val="00BD4798"/>
    <w:rsid w:val="00BD6D9F"/>
    <w:rsid w:val="00BE1042"/>
    <w:rsid w:val="00BE4EFD"/>
    <w:rsid w:val="00BE77EB"/>
    <w:rsid w:val="00BF37EE"/>
    <w:rsid w:val="00BF6440"/>
    <w:rsid w:val="00C0053B"/>
    <w:rsid w:val="00C022E2"/>
    <w:rsid w:val="00C102A6"/>
    <w:rsid w:val="00C11426"/>
    <w:rsid w:val="00C206D6"/>
    <w:rsid w:val="00C2129C"/>
    <w:rsid w:val="00C254BC"/>
    <w:rsid w:val="00C27302"/>
    <w:rsid w:val="00C27D30"/>
    <w:rsid w:val="00C33DB3"/>
    <w:rsid w:val="00C42D44"/>
    <w:rsid w:val="00C54CFC"/>
    <w:rsid w:val="00C5740D"/>
    <w:rsid w:val="00C8461E"/>
    <w:rsid w:val="00C84911"/>
    <w:rsid w:val="00C85622"/>
    <w:rsid w:val="00C870BE"/>
    <w:rsid w:val="00C92DE6"/>
    <w:rsid w:val="00CA0CD8"/>
    <w:rsid w:val="00CB7D07"/>
    <w:rsid w:val="00CC239B"/>
    <w:rsid w:val="00CD0F24"/>
    <w:rsid w:val="00CD4550"/>
    <w:rsid w:val="00CD7761"/>
    <w:rsid w:val="00CE56E0"/>
    <w:rsid w:val="00D06B37"/>
    <w:rsid w:val="00D1704B"/>
    <w:rsid w:val="00D21C98"/>
    <w:rsid w:val="00D24353"/>
    <w:rsid w:val="00D27116"/>
    <w:rsid w:val="00D31766"/>
    <w:rsid w:val="00D4126B"/>
    <w:rsid w:val="00D45234"/>
    <w:rsid w:val="00D50C04"/>
    <w:rsid w:val="00D55771"/>
    <w:rsid w:val="00D563B9"/>
    <w:rsid w:val="00D6275E"/>
    <w:rsid w:val="00D771CA"/>
    <w:rsid w:val="00D77A3B"/>
    <w:rsid w:val="00D90298"/>
    <w:rsid w:val="00D96B7F"/>
    <w:rsid w:val="00D97608"/>
    <w:rsid w:val="00DA021C"/>
    <w:rsid w:val="00DA4133"/>
    <w:rsid w:val="00DA5C02"/>
    <w:rsid w:val="00DC23B8"/>
    <w:rsid w:val="00DD7CD1"/>
    <w:rsid w:val="00DE0AC5"/>
    <w:rsid w:val="00DE3C28"/>
    <w:rsid w:val="00DF4360"/>
    <w:rsid w:val="00DF6C09"/>
    <w:rsid w:val="00E046EC"/>
    <w:rsid w:val="00E074B0"/>
    <w:rsid w:val="00E22648"/>
    <w:rsid w:val="00E23990"/>
    <w:rsid w:val="00E25FCE"/>
    <w:rsid w:val="00E26112"/>
    <w:rsid w:val="00E30EDC"/>
    <w:rsid w:val="00E353DC"/>
    <w:rsid w:val="00E35A6A"/>
    <w:rsid w:val="00E363B8"/>
    <w:rsid w:val="00E37A9A"/>
    <w:rsid w:val="00E4218A"/>
    <w:rsid w:val="00E42698"/>
    <w:rsid w:val="00E42992"/>
    <w:rsid w:val="00E466BE"/>
    <w:rsid w:val="00E51B38"/>
    <w:rsid w:val="00E5540E"/>
    <w:rsid w:val="00E607F8"/>
    <w:rsid w:val="00E637A1"/>
    <w:rsid w:val="00E65328"/>
    <w:rsid w:val="00E66497"/>
    <w:rsid w:val="00E66D24"/>
    <w:rsid w:val="00E7111F"/>
    <w:rsid w:val="00E76CC1"/>
    <w:rsid w:val="00E87355"/>
    <w:rsid w:val="00EC557E"/>
    <w:rsid w:val="00ED03C0"/>
    <w:rsid w:val="00ED6FC7"/>
    <w:rsid w:val="00EE2D46"/>
    <w:rsid w:val="00EE693A"/>
    <w:rsid w:val="00EF025A"/>
    <w:rsid w:val="00EF1070"/>
    <w:rsid w:val="00EF200B"/>
    <w:rsid w:val="00F0031E"/>
    <w:rsid w:val="00F00A38"/>
    <w:rsid w:val="00F11B44"/>
    <w:rsid w:val="00F12606"/>
    <w:rsid w:val="00F14053"/>
    <w:rsid w:val="00F23FFD"/>
    <w:rsid w:val="00F36FD6"/>
    <w:rsid w:val="00F46675"/>
    <w:rsid w:val="00F646A6"/>
    <w:rsid w:val="00F715FD"/>
    <w:rsid w:val="00F771B6"/>
    <w:rsid w:val="00F81319"/>
    <w:rsid w:val="00F86DD9"/>
    <w:rsid w:val="00F90357"/>
    <w:rsid w:val="00F90FF3"/>
    <w:rsid w:val="00F9481A"/>
    <w:rsid w:val="00FA02C6"/>
    <w:rsid w:val="00FA3C0E"/>
    <w:rsid w:val="00FA4A94"/>
    <w:rsid w:val="00FA7B04"/>
    <w:rsid w:val="00FD0410"/>
    <w:rsid w:val="00FD21AA"/>
    <w:rsid w:val="00FD574A"/>
    <w:rsid w:val="00FD7EC1"/>
    <w:rsid w:val="00FD7F84"/>
    <w:rsid w:val="00FE53F8"/>
    <w:rsid w:val="00FE6EEE"/>
    <w:rsid w:val="00FF1C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SimSu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sid w:val="00D45234"/>
    <w:pPr>
      <w:suppressAutoHyphens/>
      <w:autoSpaceDN w:val="0"/>
      <w:spacing w:line="340" w:lineRule="atLeast"/>
      <w:jc w:val="both"/>
      <w:textAlignment w:val="baseline"/>
    </w:pPr>
    <w:rPr>
      <w:rFonts w:eastAsia="Times New Roman"/>
      <w:color w:val="000000"/>
      <w:sz w:val="24"/>
      <w:lang w:val="en-US"/>
    </w:rPr>
  </w:style>
  <w:style w:type="paragraph" w:styleId="berschrift1">
    <w:name w:val="heading 1"/>
    <w:basedOn w:val="Standard"/>
    <w:next w:val="Standard"/>
    <w:rsid w:val="00D45234"/>
    <w:pPr>
      <w:spacing w:before="240"/>
      <w:outlineLvl w:val="0"/>
    </w:pPr>
    <w:rPr>
      <w:rFonts w:ascii="Arial" w:hAnsi="Arial"/>
      <w:b/>
      <w:u w:val="single"/>
    </w:rPr>
  </w:style>
  <w:style w:type="paragraph" w:styleId="berschrift2">
    <w:name w:val="heading 2"/>
    <w:basedOn w:val="Standard"/>
    <w:next w:val="Standard"/>
    <w:rsid w:val="00D45234"/>
    <w:pPr>
      <w:spacing w:before="120"/>
      <w:outlineLvl w:val="1"/>
    </w:pPr>
    <w:rPr>
      <w:rFonts w:ascii="Arial" w:hAnsi="Arial"/>
      <w:b/>
    </w:rPr>
  </w:style>
  <w:style w:type="paragraph" w:styleId="berschrift3">
    <w:name w:val="heading 3"/>
    <w:basedOn w:val="Standard"/>
    <w:next w:val="Standard"/>
    <w:rsid w:val="00D45234"/>
    <w:pPr>
      <w:ind w:left="354"/>
      <w:outlineLvl w:val="2"/>
    </w:pPr>
    <w:rPr>
      <w:b/>
    </w:rPr>
  </w:style>
  <w:style w:type="paragraph" w:styleId="berschrift4">
    <w:name w:val="heading 4"/>
    <w:basedOn w:val="Standard"/>
    <w:next w:val="Standard"/>
    <w:rsid w:val="00D45234"/>
    <w:pPr>
      <w:keepNext/>
      <w:keepLines/>
      <w:spacing w:before="240" w:line="480" w:lineRule="atLeast"/>
      <w:ind w:left="907" w:hanging="907"/>
      <w:outlineLvl w:val="3"/>
    </w:pPr>
    <w:rPr>
      <w:rFonts w:ascii="Arial" w:hAnsi="Arial"/>
      <w:b/>
      <w:color w:val="auto"/>
      <w:sz w:val="22"/>
    </w:rPr>
  </w:style>
  <w:style w:type="paragraph" w:styleId="berschrift5">
    <w:name w:val="heading 5"/>
    <w:basedOn w:val="Standard"/>
    <w:next w:val="Standard"/>
    <w:rsid w:val="00D45234"/>
    <w:pPr>
      <w:ind w:left="708"/>
      <w:outlineLvl w:val="4"/>
    </w:pPr>
    <w:rPr>
      <w:b/>
    </w:rPr>
  </w:style>
  <w:style w:type="paragraph" w:styleId="berschrift6">
    <w:name w:val="heading 6"/>
    <w:basedOn w:val="Standard"/>
    <w:next w:val="Standard"/>
    <w:rsid w:val="00D45234"/>
    <w:pPr>
      <w:ind w:left="708"/>
      <w:outlineLvl w:val="5"/>
    </w:pPr>
    <w:rPr>
      <w:u w:val="single"/>
    </w:rPr>
  </w:style>
  <w:style w:type="paragraph" w:styleId="berschrift7">
    <w:name w:val="heading 7"/>
    <w:basedOn w:val="Standard"/>
    <w:next w:val="Standard"/>
    <w:rsid w:val="00D45234"/>
    <w:pPr>
      <w:ind w:left="708"/>
      <w:outlineLvl w:val="6"/>
    </w:pPr>
    <w:rPr>
      <w:i/>
    </w:rPr>
  </w:style>
  <w:style w:type="paragraph" w:styleId="berschrift8">
    <w:name w:val="heading 8"/>
    <w:basedOn w:val="Standard"/>
    <w:next w:val="Standard"/>
    <w:rsid w:val="00D45234"/>
    <w:pPr>
      <w:ind w:left="708"/>
      <w:outlineLvl w:val="7"/>
    </w:pPr>
    <w:rPr>
      <w:i/>
    </w:rPr>
  </w:style>
  <w:style w:type="paragraph" w:styleId="berschrift9">
    <w:name w:val="heading 9"/>
    <w:basedOn w:val="Standard"/>
    <w:next w:val="Standard"/>
    <w:rsid w:val="00D45234"/>
    <w:pPr>
      <w:ind w:left="708"/>
      <w:outlineLvl w:val="8"/>
    </w:pPr>
    <w:rPr>
      <w:i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Header">
    <w:name w:val="M_Header"/>
    <w:basedOn w:val="Standard"/>
    <w:rsid w:val="00D45234"/>
  </w:style>
  <w:style w:type="paragraph" w:customStyle="1" w:styleId="MTitel">
    <w:name w:val="M_Titel"/>
    <w:basedOn w:val="Standard"/>
    <w:autoRedefine/>
    <w:rsid w:val="00D45234"/>
    <w:pPr>
      <w:spacing w:before="240" w:line="240" w:lineRule="auto"/>
      <w:jc w:val="left"/>
    </w:pPr>
    <w:rPr>
      <w:b/>
      <w:sz w:val="36"/>
    </w:rPr>
  </w:style>
  <w:style w:type="paragraph" w:customStyle="1" w:styleId="MHeading1">
    <w:name w:val="M_Heading1"/>
    <w:basedOn w:val="Standard"/>
    <w:rsid w:val="00D45234"/>
    <w:pPr>
      <w:spacing w:before="240" w:after="240"/>
    </w:pPr>
    <w:rPr>
      <w:b/>
    </w:rPr>
  </w:style>
  <w:style w:type="paragraph" w:customStyle="1" w:styleId="MText">
    <w:name w:val="M_Text"/>
    <w:basedOn w:val="Standard"/>
    <w:link w:val="MTextZchn"/>
    <w:rsid w:val="00D45234"/>
    <w:pPr>
      <w:ind w:firstLine="284"/>
    </w:pPr>
  </w:style>
  <w:style w:type="paragraph" w:customStyle="1" w:styleId="MHeading2">
    <w:name w:val="M_Heading2"/>
    <w:basedOn w:val="Standard"/>
    <w:rsid w:val="00D45234"/>
    <w:pPr>
      <w:spacing w:before="240" w:after="240"/>
    </w:pPr>
    <w:rPr>
      <w:i/>
    </w:rPr>
  </w:style>
  <w:style w:type="paragraph" w:customStyle="1" w:styleId="MHeading3">
    <w:name w:val="M_Heading3"/>
    <w:basedOn w:val="Standard"/>
    <w:rsid w:val="00D45234"/>
    <w:pPr>
      <w:spacing w:before="240" w:after="240"/>
    </w:pPr>
  </w:style>
  <w:style w:type="paragraph" w:customStyle="1" w:styleId="MAcknow">
    <w:name w:val="M_Acknow"/>
    <w:basedOn w:val="Standard"/>
    <w:rsid w:val="00D45234"/>
  </w:style>
  <w:style w:type="paragraph" w:customStyle="1" w:styleId="MRefer">
    <w:name w:val="M_Refer"/>
    <w:basedOn w:val="Standard"/>
    <w:rsid w:val="00D45234"/>
    <w:pPr>
      <w:ind w:left="454" w:hanging="454"/>
    </w:pPr>
  </w:style>
  <w:style w:type="paragraph" w:customStyle="1" w:styleId="MCaption">
    <w:name w:val="M_Caption"/>
    <w:basedOn w:val="Standard"/>
    <w:rsid w:val="00D45234"/>
    <w:pPr>
      <w:spacing w:before="240" w:after="240"/>
      <w:jc w:val="center"/>
    </w:pPr>
  </w:style>
  <w:style w:type="paragraph" w:customStyle="1" w:styleId="MFigure">
    <w:name w:val="M_Figure"/>
    <w:basedOn w:val="Standard"/>
    <w:rsid w:val="00D45234"/>
    <w:pPr>
      <w:spacing w:before="240" w:line="240" w:lineRule="auto"/>
      <w:jc w:val="center"/>
    </w:pPr>
  </w:style>
  <w:style w:type="paragraph" w:customStyle="1" w:styleId="Mtable">
    <w:name w:val="M_table"/>
    <w:basedOn w:val="Standard"/>
    <w:rsid w:val="00D45234"/>
    <w:pPr>
      <w:keepNext/>
      <w:tabs>
        <w:tab w:val="left" w:pos="284"/>
      </w:tabs>
    </w:pPr>
    <w:rPr>
      <w:color w:val="auto"/>
    </w:rPr>
  </w:style>
  <w:style w:type="paragraph" w:customStyle="1" w:styleId="Mabstract">
    <w:name w:val="M_abstract"/>
    <w:basedOn w:val="Standard"/>
    <w:rsid w:val="00D45234"/>
    <w:pPr>
      <w:spacing w:before="240"/>
      <w:ind w:left="510" w:right="510"/>
    </w:pPr>
  </w:style>
  <w:style w:type="paragraph" w:customStyle="1" w:styleId="Maddress">
    <w:name w:val="M_address"/>
    <w:basedOn w:val="Standard"/>
    <w:rsid w:val="00D45234"/>
    <w:pPr>
      <w:spacing w:before="240"/>
      <w:jc w:val="left"/>
    </w:pPr>
  </w:style>
  <w:style w:type="paragraph" w:customStyle="1" w:styleId="Mauthor">
    <w:name w:val="M_author"/>
    <w:basedOn w:val="Standard"/>
    <w:autoRedefine/>
    <w:rsid w:val="00D45234"/>
    <w:pPr>
      <w:spacing w:before="240" w:after="240"/>
      <w:jc w:val="left"/>
    </w:pPr>
    <w:rPr>
      <w:b/>
      <w:lang w:val="it-IT"/>
    </w:rPr>
  </w:style>
  <w:style w:type="paragraph" w:customStyle="1" w:styleId="Mreceived">
    <w:name w:val="M_received"/>
    <w:basedOn w:val="Maddress"/>
    <w:rsid w:val="00D45234"/>
    <w:rPr>
      <w:i/>
    </w:rPr>
  </w:style>
  <w:style w:type="paragraph" w:customStyle="1" w:styleId="Mline2">
    <w:name w:val="M_line2"/>
    <w:basedOn w:val="Standard"/>
    <w:rsid w:val="00D45234"/>
    <w:pPr>
      <w:pBdr>
        <w:bottom w:val="single" w:sz="6" w:space="0" w:color="000000"/>
      </w:pBdr>
      <w:spacing w:after="480"/>
    </w:pPr>
  </w:style>
  <w:style w:type="paragraph" w:customStyle="1" w:styleId="MTablecaption">
    <w:name w:val="M_Tablecaption"/>
    <w:basedOn w:val="MCaption"/>
    <w:rsid w:val="00D45234"/>
    <w:pPr>
      <w:spacing w:after="0"/>
    </w:pPr>
  </w:style>
  <w:style w:type="paragraph" w:customStyle="1" w:styleId="Mline1">
    <w:name w:val="M_line1"/>
    <w:basedOn w:val="Mline2"/>
    <w:rsid w:val="00D45234"/>
    <w:pPr>
      <w:spacing w:after="0"/>
    </w:pPr>
  </w:style>
  <w:style w:type="paragraph" w:customStyle="1" w:styleId="MLogo">
    <w:name w:val="M_Logo"/>
    <w:basedOn w:val="Standard"/>
    <w:rsid w:val="00D45234"/>
    <w:pPr>
      <w:spacing w:before="140" w:line="240" w:lineRule="auto"/>
      <w:jc w:val="right"/>
    </w:pPr>
    <w:rPr>
      <w:b/>
      <w:i/>
      <w:sz w:val="64"/>
    </w:rPr>
  </w:style>
  <w:style w:type="paragraph" w:customStyle="1" w:styleId="MISSN">
    <w:name w:val="M_ISSN"/>
    <w:basedOn w:val="Standard"/>
    <w:rsid w:val="00D45234"/>
    <w:pPr>
      <w:spacing w:after="520"/>
      <w:jc w:val="right"/>
    </w:pPr>
  </w:style>
  <w:style w:type="paragraph" w:customStyle="1" w:styleId="MCopyright">
    <w:name w:val="M_Copyright"/>
    <w:basedOn w:val="Standard"/>
    <w:rsid w:val="00D45234"/>
    <w:pPr>
      <w:tabs>
        <w:tab w:val="center" w:pos="4536"/>
        <w:tab w:val="right" w:pos="9072"/>
      </w:tabs>
      <w:spacing w:before="240"/>
      <w:jc w:val="left"/>
    </w:pPr>
  </w:style>
  <w:style w:type="character" w:styleId="Kommentarzeichen">
    <w:name w:val="annotation reference"/>
    <w:rsid w:val="00D45234"/>
    <w:rPr>
      <w:sz w:val="16"/>
      <w:szCs w:val="16"/>
    </w:rPr>
  </w:style>
  <w:style w:type="paragraph" w:styleId="Kommentartext">
    <w:name w:val="annotation text"/>
    <w:basedOn w:val="Standard"/>
    <w:rsid w:val="00D45234"/>
    <w:rPr>
      <w:sz w:val="20"/>
    </w:rPr>
  </w:style>
  <w:style w:type="character" w:styleId="Hyperlink">
    <w:name w:val="Hyperlink"/>
    <w:rsid w:val="00D45234"/>
    <w:rPr>
      <w:color w:val="0000FF"/>
      <w:u w:val="single"/>
    </w:rPr>
  </w:style>
  <w:style w:type="paragraph" w:styleId="Kopfzeile">
    <w:name w:val="header"/>
    <w:basedOn w:val="Standard"/>
    <w:rsid w:val="00D45234"/>
    <w:pPr>
      <w:tabs>
        <w:tab w:val="center" w:pos="4320"/>
        <w:tab w:val="right" w:pos="8640"/>
      </w:tabs>
    </w:pPr>
  </w:style>
  <w:style w:type="paragraph" w:styleId="Fuzeile">
    <w:name w:val="footer"/>
    <w:basedOn w:val="Standard"/>
    <w:rsid w:val="00D45234"/>
    <w:pPr>
      <w:tabs>
        <w:tab w:val="center" w:pos="4320"/>
        <w:tab w:val="right" w:pos="8640"/>
      </w:tabs>
    </w:pPr>
  </w:style>
  <w:style w:type="character" w:styleId="BesuchterHyperlink">
    <w:name w:val="FollowedHyperlink"/>
    <w:rsid w:val="00D45234"/>
    <w:rPr>
      <w:color w:val="800080"/>
      <w:u w:val="single"/>
    </w:rPr>
  </w:style>
  <w:style w:type="paragraph" w:styleId="NurText">
    <w:name w:val="Plain Text"/>
    <w:basedOn w:val="Standard"/>
    <w:rsid w:val="00D45234"/>
    <w:pPr>
      <w:spacing w:line="240" w:lineRule="auto"/>
      <w:jc w:val="left"/>
    </w:pPr>
    <w:rPr>
      <w:rFonts w:ascii="Consolas" w:eastAsia="Calibri" w:hAnsi="Consolas"/>
      <w:color w:val="auto"/>
      <w:sz w:val="21"/>
      <w:szCs w:val="21"/>
    </w:rPr>
  </w:style>
  <w:style w:type="character" w:customStyle="1" w:styleId="PlainTextChar">
    <w:name w:val="Plain Text Char"/>
    <w:rsid w:val="00D45234"/>
    <w:rPr>
      <w:rFonts w:ascii="Consolas" w:eastAsia="Calibri" w:hAnsi="Consolas" w:cs="Times New Roman"/>
      <w:sz w:val="21"/>
      <w:szCs w:val="21"/>
    </w:rPr>
  </w:style>
  <w:style w:type="character" w:customStyle="1" w:styleId="HeaderChar">
    <w:name w:val="Header Char"/>
    <w:rsid w:val="00D45234"/>
    <w:rPr>
      <w:rFonts w:eastAsia="Times New Roman"/>
      <w:color w:val="000000"/>
      <w:sz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6784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67846"/>
    <w:rPr>
      <w:rFonts w:ascii="Tahoma" w:eastAsia="Times New Roman" w:hAnsi="Tahoma" w:cs="Tahoma"/>
      <w:color w:val="000000"/>
      <w:sz w:val="16"/>
      <w:szCs w:val="16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C313B"/>
    <w:pPr>
      <w:jc w:val="center"/>
    </w:pPr>
    <w:rPr>
      <w:noProof/>
      <w:lang w:val="de-DE"/>
    </w:rPr>
  </w:style>
  <w:style w:type="character" w:customStyle="1" w:styleId="MTextZchn">
    <w:name w:val="M_Text Zchn"/>
    <w:basedOn w:val="Absatz-Standardschriftart"/>
    <w:link w:val="MText"/>
    <w:rsid w:val="008C313B"/>
    <w:rPr>
      <w:rFonts w:eastAsia="Times New Roman"/>
      <w:color w:val="000000"/>
      <w:sz w:val="24"/>
      <w:lang w:val="en-US"/>
    </w:rPr>
  </w:style>
  <w:style w:type="character" w:customStyle="1" w:styleId="EndNoteBibliographyTitleZchn">
    <w:name w:val="EndNote Bibliography Title Zchn"/>
    <w:basedOn w:val="MTextZchn"/>
    <w:link w:val="EndNoteBibliographyTitle"/>
    <w:rsid w:val="008C313B"/>
    <w:rPr>
      <w:rFonts w:eastAsia="Times New Roman"/>
      <w:noProof/>
      <w:color w:val="000000"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C313B"/>
    <w:pPr>
      <w:spacing w:line="240" w:lineRule="atLeast"/>
    </w:pPr>
    <w:rPr>
      <w:noProof/>
      <w:lang w:val="de-DE"/>
    </w:rPr>
  </w:style>
  <w:style w:type="character" w:customStyle="1" w:styleId="EndNoteBibliographyZchn">
    <w:name w:val="EndNote Bibliography Zchn"/>
    <w:basedOn w:val="MTextZchn"/>
    <w:link w:val="EndNoteBibliography"/>
    <w:rsid w:val="008C313B"/>
    <w:rPr>
      <w:rFonts w:eastAsia="Times New Roman"/>
      <w:noProof/>
      <w:color w:val="000000"/>
      <w:sz w:val="24"/>
      <w:lang w:val="en-US"/>
    </w:rPr>
  </w:style>
  <w:style w:type="paragraph" w:styleId="Beschriftung">
    <w:name w:val="caption"/>
    <w:basedOn w:val="Standard"/>
    <w:next w:val="Standard"/>
    <w:unhideWhenUsed/>
    <w:qFormat/>
    <w:rsid w:val="00755BEA"/>
    <w:pPr>
      <w:suppressAutoHyphens w:val="0"/>
      <w:autoSpaceDN/>
      <w:spacing w:before="120" w:after="320" w:line="360" w:lineRule="auto"/>
      <w:textAlignment w:val="auto"/>
    </w:pPr>
    <w:rPr>
      <w:rFonts w:ascii="Arial" w:hAnsi="Arial"/>
      <w:bCs/>
      <w:color w:val="auto"/>
      <w:sz w:val="20"/>
      <w:szCs w:val="18"/>
      <w:lang w:val="en-GB"/>
    </w:rPr>
  </w:style>
  <w:style w:type="character" w:styleId="Hervorhebung">
    <w:name w:val="Emphasis"/>
    <w:basedOn w:val="Absatz-Standardschriftart"/>
    <w:uiPriority w:val="20"/>
    <w:qFormat/>
    <w:rsid w:val="00C27302"/>
    <w:rPr>
      <w:b/>
      <w:bCs/>
      <w:i w:val="0"/>
      <w:iCs w:val="0"/>
    </w:rPr>
  </w:style>
  <w:style w:type="character" w:customStyle="1" w:styleId="st">
    <w:name w:val="st"/>
    <w:basedOn w:val="Absatz-Standardschriftart"/>
    <w:rsid w:val="00C2730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SimSu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rsid w:val="00D45234"/>
    <w:pPr>
      <w:suppressAutoHyphens/>
      <w:autoSpaceDN w:val="0"/>
      <w:spacing w:line="340" w:lineRule="atLeast"/>
      <w:jc w:val="both"/>
      <w:textAlignment w:val="baseline"/>
    </w:pPr>
    <w:rPr>
      <w:rFonts w:eastAsia="Times New Roman"/>
      <w:color w:val="000000"/>
      <w:sz w:val="24"/>
      <w:lang w:val="en-US"/>
    </w:rPr>
  </w:style>
  <w:style w:type="paragraph" w:styleId="berschrift1">
    <w:name w:val="heading 1"/>
    <w:basedOn w:val="Standard"/>
    <w:next w:val="Standard"/>
    <w:rsid w:val="00D45234"/>
    <w:pPr>
      <w:spacing w:before="240"/>
      <w:outlineLvl w:val="0"/>
    </w:pPr>
    <w:rPr>
      <w:rFonts w:ascii="Arial" w:hAnsi="Arial"/>
      <w:b/>
      <w:u w:val="single"/>
    </w:rPr>
  </w:style>
  <w:style w:type="paragraph" w:styleId="berschrift2">
    <w:name w:val="heading 2"/>
    <w:basedOn w:val="Standard"/>
    <w:next w:val="Standard"/>
    <w:rsid w:val="00D45234"/>
    <w:pPr>
      <w:spacing w:before="120"/>
      <w:outlineLvl w:val="1"/>
    </w:pPr>
    <w:rPr>
      <w:rFonts w:ascii="Arial" w:hAnsi="Arial"/>
      <w:b/>
    </w:rPr>
  </w:style>
  <w:style w:type="paragraph" w:styleId="berschrift3">
    <w:name w:val="heading 3"/>
    <w:basedOn w:val="Standard"/>
    <w:next w:val="Standard"/>
    <w:rsid w:val="00D45234"/>
    <w:pPr>
      <w:ind w:left="354"/>
      <w:outlineLvl w:val="2"/>
    </w:pPr>
    <w:rPr>
      <w:b/>
    </w:rPr>
  </w:style>
  <w:style w:type="paragraph" w:styleId="berschrift4">
    <w:name w:val="heading 4"/>
    <w:basedOn w:val="Standard"/>
    <w:next w:val="Standard"/>
    <w:rsid w:val="00D45234"/>
    <w:pPr>
      <w:keepNext/>
      <w:keepLines/>
      <w:spacing w:before="240" w:line="480" w:lineRule="atLeast"/>
      <w:ind w:left="907" w:hanging="907"/>
      <w:outlineLvl w:val="3"/>
    </w:pPr>
    <w:rPr>
      <w:rFonts w:ascii="Arial" w:hAnsi="Arial"/>
      <w:b/>
      <w:color w:val="auto"/>
      <w:sz w:val="22"/>
    </w:rPr>
  </w:style>
  <w:style w:type="paragraph" w:styleId="berschrift5">
    <w:name w:val="heading 5"/>
    <w:basedOn w:val="Standard"/>
    <w:next w:val="Standard"/>
    <w:rsid w:val="00D45234"/>
    <w:pPr>
      <w:ind w:left="708"/>
      <w:outlineLvl w:val="4"/>
    </w:pPr>
    <w:rPr>
      <w:b/>
    </w:rPr>
  </w:style>
  <w:style w:type="paragraph" w:styleId="berschrift6">
    <w:name w:val="heading 6"/>
    <w:basedOn w:val="Standard"/>
    <w:next w:val="Standard"/>
    <w:rsid w:val="00D45234"/>
    <w:pPr>
      <w:ind w:left="708"/>
      <w:outlineLvl w:val="5"/>
    </w:pPr>
    <w:rPr>
      <w:u w:val="single"/>
    </w:rPr>
  </w:style>
  <w:style w:type="paragraph" w:styleId="berschrift7">
    <w:name w:val="heading 7"/>
    <w:basedOn w:val="Standard"/>
    <w:next w:val="Standard"/>
    <w:rsid w:val="00D45234"/>
    <w:pPr>
      <w:ind w:left="708"/>
      <w:outlineLvl w:val="6"/>
    </w:pPr>
    <w:rPr>
      <w:i/>
    </w:rPr>
  </w:style>
  <w:style w:type="paragraph" w:styleId="berschrift8">
    <w:name w:val="heading 8"/>
    <w:basedOn w:val="Standard"/>
    <w:next w:val="Standard"/>
    <w:rsid w:val="00D45234"/>
    <w:pPr>
      <w:ind w:left="708"/>
      <w:outlineLvl w:val="7"/>
    </w:pPr>
    <w:rPr>
      <w:i/>
    </w:rPr>
  </w:style>
  <w:style w:type="paragraph" w:styleId="berschrift9">
    <w:name w:val="heading 9"/>
    <w:basedOn w:val="Standard"/>
    <w:next w:val="Standard"/>
    <w:rsid w:val="00D45234"/>
    <w:pPr>
      <w:ind w:left="708"/>
      <w:outlineLvl w:val="8"/>
    </w:pPr>
    <w:rPr>
      <w:i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Header">
    <w:name w:val="M_Header"/>
    <w:basedOn w:val="Standard"/>
    <w:rsid w:val="00D45234"/>
  </w:style>
  <w:style w:type="paragraph" w:customStyle="1" w:styleId="MTitel">
    <w:name w:val="M_Titel"/>
    <w:basedOn w:val="Standard"/>
    <w:autoRedefine/>
    <w:rsid w:val="00D45234"/>
    <w:pPr>
      <w:spacing w:before="240" w:line="240" w:lineRule="auto"/>
      <w:jc w:val="left"/>
    </w:pPr>
    <w:rPr>
      <w:b/>
      <w:sz w:val="36"/>
    </w:rPr>
  </w:style>
  <w:style w:type="paragraph" w:customStyle="1" w:styleId="MHeading1">
    <w:name w:val="M_Heading1"/>
    <w:basedOn w:val="Standard"/>
    <w:rsid w:val="00D45234"/>
    <w:pPr>
      <w:spacing w:before="240" w:after="240"/>
    </w:pPr>
    <w:rPr>
      <w:b/>
    </w:rPr>
  </w:style>
  <w:style w:type="paragraph" w:customStyle="1" w:styleId="MText">
    <w:name w:val="M_Text"/>
    <w:basedOn w:val="Standard"/>
    <w:link w:val="MTextZchn"/>
    <w:rsid w:val="00D45234"/>
    <w:pPr>
      <w:ind w:firstLine="284"/>
    </w:pPr>
  </w:style>
  <w:style w:type="paragraph" w:customStyle="1" w:styleId="MHeading2">
    <w:name w:val="M_Heading2"/>
    <w:basedOn w:val="Standard"/>
    <w:rsid w:val="00D45234"/>
    <w:pPr>
      <w:spacing w:before="240" w:after="240"/>
    </w:pPr>
    <w:rPr>
      <w:i/>
    </w:rPr>
  </w:style>
  <w:style w:type="paragraph" w:customStyle="1" w:styleId="MHeading3">
    <w:name w:val="M_Heading3"/>
    <w:basedOn w:val="Standard"/>
    <w:rsid w:val="00D45234"/>
    <w:pPr>
      <w:spacing w:before="240" w:after="240"/>
    </w:pPr>
  </w:style>
  <w:style w:type="paragraph" w:customStyle="1" w:styleId="MAcknow">
    <w:name w:val="M_Acknow"/>
    <w:basedOn w:val="Standard"/>
    <w:rsid w:val="00D45234"/>
  </w:style>
  <w:style w:type="paragraph" w:customStyle="1" w:styleId="MRefer">
    <w:name w:val="M_Refer"/>
    <w:basedOn w:val="Standard"/>
    <w:rsid w:val="00D45234"/>
    <w:pPr>
      <w:ind w:left="454" w:hanging="454"/>
    </w:pPr>
  </w:style>
  <w:style w:type="paragraph" w:customStyle="1" w:styleId="MCaption">
    <w:name w:val="M_Caption"/>
    <w:basedOn w:val="Standard"/>
    <w:rsid w:val="00D45234"/>
    <w:pPr>
      <w:spacing w:before="240" w:after="240"/>
      <w:jc w:val="center"/>
    </w:pPr>
  </w:style>
  <w:style w:type="paragraph" w:customStyle="1" w:styleId="MFigure">
    <w:name w:val="M_Figure"/>
    <w:basedOn w:val="Standard"/>
    <w:rsid w:val="00D45234"/>
    <w:pPr>
      <w:spacing w:before="240" w:line="240" w:lineRule="auto"/>
      <w:jc w:val="center"/>
    </w:pPr>
  </w:style>
  <w:style w:type="paragraph" w:customStyle="1" w:styleId="Mtable">
    <w:name w:val="M_table"/>
    <w:basedOn w:val="Standard"/>
    <w:rsid w:val="00D45234"/>
    <w:pPr>
      <w:keepNext/>
      <w:tabs>
        <w:tab w:val="left" w:pos="284"/>
      </w:tabs>
    </w:pPr>
    <w:rPr>
      <w:color w:val="auto"/>
    </w:rPr>
  </w:style>
  <w:style w:type="paragraph" w:customStyle="1" w:styleId="Mabstract">
    <w:name w:val="M_abstract"/>
    <w:basedOn w:val="Standard"/>
    <w:rsid w:val="00D45234"/>
    <w:pPr>
      <w:spacing w:before="240"/>
      <w:ind w:left="510" w:right="510"/>
    </w:pPr>
  </w:style>
  <w:style w:type="paragraph" w:customStyle="1" w:styleId="Maddress">
    <w:name w:val="M_address"/>
    <w:basedOn w:val="Standard"/>
    <w:rsid w:val="00D45234"/>
    <w:pPr>
      <w:spacing w:before="240"/>
      <w:jc w:val="left"/>
    </w:pPr>
  </w:style>
  <w:style w:type="paragraph" w:customStyle="1" w:styleId="Mauthor">
    <w:name w:val="M_author"/>
    <w:basedOn w:val="Standard"/>
    <w:autoRedefine/>
    <w:rsid w:val="00D45234"/>
    <w:pPr>
      <w:spacing w:before="240" w:after="240"/>
      <w:jc w:val="left"/>
    </w:pPr>
    <w:rPr>
      <w:b/>
      <w:lang w:val="it-IT"/>
    </w:rPr>
  </w:style>
  <w:style w:type="paragraph" w:customStyle="1" w:styleId="Mreceived">
    <w:name w:val="M_received"/>
    <w:basedOn w:val="Maddress"/>
    <w:rsid w:val="00D45234"/>
    <w:rPr>
      <w:i/>
    </w:rPr>
  </w:style>
  <w:style w:type="paragraph" w:customStyle="1" w:styleId="Mline2">
    <w:name w:val="M_line2"/>
    <w:basedOn w:val="Standard"/>
    <w:rsid w:val="00D45234"/>
    <w:pPr>
      <w:pBdr>
        <w:bottom w:val="single" w:sz="6" w:space="0" w:color="000000"/>
      </w:pBdr>
      <w:spacing w:after="480"/>
    </w:pPr>
  </w:style>
  <w:style w:type="paragraph" w:customStyle="1" w:styleId="MTablecaption">
    <w:name w:val="M_Tablecaption"/>
    <w:basedOn w:val="MCaption"/>
    <w:rsid w:val="00D45234"/>
    <w:pPr>
      <w:spacing w:after="0"/>
    </w:pPr>
  </w:style>
  <w:style w:type="paragraph" w:customStyle="1" w:styleId="Mline1">
    <w:name w:val="M_line1"/>
    <w:basedOn w:val="Mline2"/>
    <w:rsid w:val="00D45234"/>
    <w:pPr>
      <w:spacing w:after="0"/>
    </w:pPr>
  </w:style>
  <w:style w:type="paragraph" w:customStyle="1" w:styleId="MLogo">
    <w:name w:val="M_Logo"/>
    <w:basedOn w:val="Standard"/>
    <w:rsid w:val="00D45234"/>
    <w:pPr>
      <w:spacing w:before="140" w:line="240" w:lineRule="auto"/>
      <w:jc w:val="right"/>
    </w:pPr>
    <w:rPr>
      <w:b/>
      <w:i/>
      <w:sz w:val="64"/>
    </w:rPr>
  </w:style>
  <w:style w:type="paragraph" w:customStyle="1" w:styleId="MISSN">
    <w:name w:val="M_ISSN"/>
    <w:basedOn w:val="Standard"/>
    <w:rsid w:val="00D45234"/>
    <w:pPr>
      <w:spacing w:after="520"/>
      <w:jc w:val="right"/>
    </w:pPr>
  </w:style>
  <w:style w:type="paragraph" w:customStyle="1" w:styleId="MCopyright">
    <w:name w:val="M_Copyright"/>
    <w:basedOn w:val="Standard"/>
    <w:rsid w:val="00D45234"/>
    <w:pPr>
      <w:tabs>
        <w:tab w:val="center" w:pos="4536"/>
        <w:tab w:val="right" w:pos="9072"/>
      </w:tabs>
      <w:spacing w:before="240"/>
      <w:jc w:val="left"/>
    </w:pPr>
  </w:style>
  <w:style w:type="character" w:styleId="Kommentarzeichen">
    <w:name w:val="annotation reference"/>
    <w:rsid w:val="00D45234"/>
    <w:rPr>
      <w:sz w:val="16"/>
      <w:szCs w:val="16"/>
    </w:rPr>
  </w:style>
  <w:style w:type="paragraph" w:styleId="Kommentartext">
    <w:name w:val="annotation text"/>
    <w:basedOn w:val="Standard"/>
    <w:rsid w:val="00D45234"/>
    <w:rPr>
      <w:sz w:val="20"/>
    </w:rPr>
  </w:style>
  <w:style w:type="character" w:styleId="Hyperlink">
    <w:name w:val="Hyperlink"/>
    <w:rsid w:val="00D45234"/>
    <w:rPr>
      <w:color w:val="0000FF"/>
      <w:u w:val="single"/>
    </w:rPr>
  </w:style>
  <w:style w:type="paragraph" w:styleId="Kopfzeile">
    <w:name w:val="header"/>
    <w:basedOn w:val="Standard"/>
    <w:rsid w:val="00D45234"/>
    <w:pPr>
      <w:tabs>
        <w:tab w:val="center" w:pos="4320"/>
        <w:tab w:val="right" w:pos="8640"/>
      </w:tabs>
    </w:pPr>
  </w:style>
  <w:style w:type="paragraph" w:styleId="Fuzeile">
    <w:name w:val="footer"/>
    <w:basedOn w:val="Standard"/>
    <w:rsid w:val="00D45234"/>
    <w:pPr>
      <w:tabs>
        <w:tab w:val="center" w:pos="4320"/>
        <w:tab w:val="right" w:pos="8640"/>
      </w:tabs>
    </w:pPr>
  </w:style>
  <w:style w:type="character" w:styleId="BesuchterHyperlink">
    <w:name w:val="FollowedHyperlink"/>
    <w:rsid w:val="00D45234"/>
    <w:rPr>
      <w:color w:val="800080"/>
      <w:u w:val="single"/>
    </w:rPr>
  </w:style>
  <w:style w:type="paragraph" w:styleId="NurText">
    <w:name w:val="Plain Text"/>
    <w:basedOn w:val="Standard"/>
    <w:rsid w:val="00D45234"/>
    <w:pPr>
      <w:spacing w:line="240" w:lineRule="auto"/>
      <w:jc w:val="left"/>
    </w:pPr>
    <w:rPr>
      <w:rFonts w:ascii="Consolas" w:eastAsia="Calibri" w:hAnsi="Consolas"/>
      <w:color w:val="auto"/>
      <w:sz w:val="21"/>
      <w:szCs w:val="21"/>
    </w:rPr>
  </w:style>
  <w:style w:type="character" w:customStyle="1" w:styleId="PlainTextChar">
    <w:name w:val="Plain Text Char"/>
    <w:rsid w:val="00D45234"/>
    <w:rPr>
      <w:rFonts w:ascii="Consolas" w:eastAsia="Calibri" w:hAnsi="Consolas" w:cs="Times New Roman"/>
      <w:sz w:val="21"/>
      <w:szCs w:val="21"/>
    </w:rPr>
  </w:style>
  <w:style w:type="character" w:customStyle="1" w:styleId="HeaderChar">
    <w:name w:val="Header Char"/>
    <w:rsid w:val="00D45234"/>
    <w:rPr>
      <w:rFonts w:eastAsia="Times New Roman"/>
      <w:color w:val="000000"/>
      <w:sz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67846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67846"/>
    <w:rPr>
      <w:rFonts w:ascii="Tahoma" w:eastAsia="Times New Roman" w:hAnsi="Tahoma" w:cs="Tahoma"/>
      <w:color w:val="000000"/>
      <w:sz w:val="16"/>
      <w:szCs w:val="16"/>
      <w:lang w:val="en-US"/>
    </w:rPr>
  </w:style>
  <w:style w:type="paragraph" w:customStyle="1" w:styleId="EndNoteBibliographyTitle">
    <w:name w:val="EndNote Bibliography Title"/>
    <w:basedOn w:val="Standard"/>
    <w:link w:val="EndNoteBibliographyTitleZchn"/>
    <w:rsid w:val="008C313B"/>
    <w:pPr>
      <w:jc w:val="center"/>
    </w:pPr>
    <w:rPr>
      <w:noProof/>
      <w:lang w:val="de-DE"/>
    </w:rPr>
  </w:style>
  <w:style w:type="character" w:customStyle="1" w:styleId="MTextZchn">
    <w:name w:val="M_Text Zchn"/>
    <w:basedOn w:val="Absatz-Standardschriftart"/>
    <w:link w:val="MText"/>
    <w:rsid w:val="008C313B"/>
    <w:rPr>
      <w:rFonts w:eastAsia="Times New Roman"/>
      <w:color w:val="000000"/>
      <w:sz w:val="24"/>
      <w:lang w:val="en-US"/>
    </w:rPr>
  </w:style>
  <w:style w:type="character" w:customStyle="1" w:styleId="EndNoteBibliographyTitleZchn">
    <w:name w:val="EndNote Bibliography Title Zchn"/>
    <w:basedOn w:val="MTextZchn"/>
    <w:link w:val="EndNoteBibliographyTitle"/>
    <w:rsid w:val="008C313B"/>
    <w:rPr>
      <w:rFonts w:eastAsia="Times New Roman"/>
      <w:noProof/>
      <w:color w:val="000000"/>
      <w:sz w:val="24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8C313B"/>
    <w:pPr>
      <w:spacing w:line="240" w:lineRule="atLeast"/>
    </w:pPr>
    <w:rPr>
      <w:noProof/>
      <w:lang w:val="de-DE"/>
    </w:rPr>
  </w:style>
  <w:style w:type="character" w:customStyle="1" w:styleId="EndNoteBibliographyZchn">
    <w:name w:val="EndNote Bibliography Zchn"/>
    <w:basedOn w:val="MTextZchn"/>
    <w:link w:val="EndNoteBibliography"/>
    <w:rsid w:val="008C313B"/>
    <w:rPr>
      <w:rFonts w:eastAsia="Times New Roman"/>
      <w:noProof/>
      <w:color w:val="000000"/>
      <w:sz w:val="24"/>
      <w:lang w:val="en-US"/>
    </w:rPr>
  </w:style>
  <w:style w:type="paragraph" w:styleId="Beschriftung">
    <w:name w:val="caption"/>
    <w:basedOn w:val="Standard"/>
    <w:next w:val="Standard"/>
    <w:unhideWhenUsed/>
    <w:qFormat/>
    <w:rsid w:val="00755BEA"/>
    <w:pPr>
      <w:suppressAutoHyphens w:val="0"/>
      <w:autoSpaceDN/>
      <w:spacing w:before="120" w:after="320" w:line="360" w:lineRule="auto"/>
      <w:textAlignment w:val="auto"/>
    </w:pPr>
    <w:rPr>
      <w:rFonts w:ascii="Arial" w:hAnsi="Arial"/>
      <w:bCs/>
      <w:color w:val="auto"/>
      <w:sz w:val="20"/>
      <w:szCs w:val="18"/>
      <w:lang w:val="en-GB"/>
    </w:rPr>
  </w:style>
  <w:style w:type="character" w:styleId="Hervorhebung">
    <w:name w:val="Emphasis"/>
    <w:basedOn w:val="Absatz-Standardschriftart"/>
    <w:uiPriority w:val="20"/>
    <w:qFormat/>
    <w:rsid w:val="00C27302"/>
    <w:rPr>
      <w:b/>
      <w:bCs/>
      <w:i w:val="0"/>
      <w:iCs w:val="0"/>
    </w:rPr>
  </w:style>
  <w:style w:type="character" w:customStyle="1" w:styleId="st">
    <w:name w:val="st"/>
    <w:basedOn w:val="Absatz-Standardschriftart"/>
    <w:rsid w:val="00C27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5886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479201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5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024034">
                  <w:marLeft w:val="0"/>
                  <w:marRight w:val="0"/>
                  <w:marTop w:val="300"/>
                  <w:marBottom w:val="0"/>
                  <w:divBdr>
                    <w:top w:val="single" w:sz="6" w:space="0" w:color="C8C8C8"/>
                    <w:left w:val="single" w:sz="6" w:space="0" w:color="C8C8C8"/>
                    <w:bottom w:val="single" w:sz="6" w:space="0" w:color="C8C8C8"/>
                    <w:right w:val="single" w:sz="6" w:space="0" w:color="C8C8C8"/>
                  </w:divBdr>
                </w:div>
              </w:divsChild>
            </w:div>
          </w:divsChild>
        </w:div>
      </w:divsChild>
    </w:div>
    <w:div w:id="76002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9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2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C3D64BB-20F7-4326-B6D9-FAEFC9D4CC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0</Words>
  <Characters>2211</Characters>
  <Application>Microsoft Office Word</Application>
  <DocSecurity>0</DocSecurity>
  <Lines>18</Lines>
  <Paragraphs>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Viruses</vt:lpstr>
      <vt:lpstr>Viruses</vt:lpstr>
    </vt:vector>
  </TitlesOfParts>
  <Company>FLI</Company>
  <LinksUpToDate>false</LinksUpToDate>
  <CharactersWithSpaces>255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ruses</dc:title>
  <dc:creator>home</dc:creator>
  <cp:lastModifiedBy>Rodriguez, Ariel Vina</cp:lastModifiedBy>
  <cp:revision>6</cp:revision>
  <cp:lastPrinted>2015-02-06T19:05:00Z</cp:lastPrinted>
  <dcterms:created xsi:type="dcterms:W3CDTF">2015-03-18T20:12:00Z</dcterms:created>
  <dcterms:modified xsi:type="dcterms:W3CDTF">2015-03-31T13:01:00Z</dcterms:modified>
</cp:coreProperties>
</file>